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6D43AA" w14:textId="7EA97C16" w:rsidR="00A15FCD" w:rsidRDefault="0047654E" w:rsidP="0038457C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47654E">
        <w:rPr>
          <w:rFonts w:ascii="Times New Roman" w:hAnsi="Times New Roman" w:cs="Times New Roman"/>
          <w:b/>
          <w:bCs/>
          <w:sz w:val="24"/>
          <w:szCs w:val="24"/>
        </w:rPr>
        <w:t xml:space="preserve">DIGITALISASI BAHAN AJAR PERKULIAHAN DALAM RANGKA </w:t>
      </w:r>
      <w:r w:rsidRPr="0047654E">
        <w:rPr>
          <w:rFonts w:ascii="Times New Roman" w:hAnsi="Times New Roman" w:cs="Times New Roman"/>
          <w:b/>
          <w:bCs/>
          <w:sz w:val="24"/>
          <w:szCs w:val="24"/>
          <w:lang w:val="en-US"/>
        </w:rPr>
        <w:t>M</w:t>
      </w:r>
      <w:r w:rsidR="00813233">
        <w:rPr>
          <w:rFonts w:ascii="Times New Roman" w:hAnsi="Times New Roman" w:cs="Times New Roman"/>
          <w:b/>
          <w:bCs/>
          <w:sz w:val="24"/>
          <w:szCs w:val="24"/>
          <w:lang w:val="en-US"/>
        </w:rPr>
        <w:t>E</w:t>
      </w:r>
      <w:r w:rsidRPr="0047654E">
        <w:rPr>
          <w:rFonts w:ascii="Times New Roman" w:hAnsi="Times New Roman" w:cs="Times New Roman"/>
          <w:b/>
          <w:bCs/>
          <w:sz w:val="24"/>
          <w:szCs w:val="24"/>
          <w:lang w:val="en-US"/>
        </w:rPr>
        <w:t>NINGKATKAN LAYANAN DIREKTORAT PERPUSTAKAAN UNIVERSITAS ISLAM INDONESIA</w:t>
      </w:r>
    </w:p>
    <w:p w14:paraId="552603DC" w14:textId="2E6F054F" w:rsidR="0047654E" w:rsidRDefault="0047654E" w:rsidP="0038457C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42B813C" w14:textId="44B35F3F" w:rsidR="0047654E" w:rsidRPr="00513A53" w:rsidRDefault="007D1A7F" w:rsidP="00513A53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13A5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Neneng Asaniyah, </w:t>
      </w:r>
      <w:proofErr w:type="spellStart"/>
      <w:r w:rsidR="00813233">
        <w:rPr>
          <w:rFonts w:ascii="Times New Roman" w:hAnsi="Times New Roman" w:cs="Times New Roman"/>
          <w:b/>
          <w:bCs/>
          <w:sz w:val="24"/>
          <w:szCs w:val="24"/>
          <w:lang w:val="en-US"/>
        </w:rPr>
        <w:t>S.</w:t>
      </w:r>
      <w:proofErr w:type="gramStart"/>
      <w:r w:rsidR="00813233">
        <w:rPr>
          <w:rFonts w:ascii="Times New Roman" w:hAnsi="Times New Roman" w:cs="Times New Roman"/>
          <w:b/>
          <w:bCs/>
          <w:sz w:val="24"/>
          <w:szCs w:val="24"/>
          <w:lang w:val="en-US"/>
        </w:rPr>
        <w:t>I.Pust</w:t>
      </w:r>
      <w:proofErr w:type="spellEnd"/>
      <w:proofErr w:type="gramEnd"/>
    </w:p>
    <w:p w14:paraId="4761E16E" w14:textId="0E1CEB5A" w:rsidR="007D1A7F" w:rsidRPr="00513A53" w:rsidRDefault="007D1A7F" w:rsidP="00513A53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513A53">
        <w:rPr>
          <w:rFonts w:ascii="Times New Roman" w:hAnsi="Times New Roman" w:cs="Times New Roman"/>
          <w:b/>
          <w:bCs/>
          <w:sz w:val="24"/>
          <w:szCs w:val="24"/>
          <w:lang w:val="en-US"/>
        </w:rPr>
        <w:t>Arif</w:t>
      </w:r>
      <w:proofErr w:type="spellEnd"/>
      <w:r w:rsidRPr="00513A5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513A53">
        <w:rPr>
          <w:rFonts w:ascii="Times New Roman" w:hAnsi="Times New Roman" w:cs="Times New Roman"/>
          <w:b/>
          <w:bCs/>
          <w:sz w:val="24"/>
          <w:szCs w:val="24"/>
          <w:lang w:val="en-US"/>
        </w:rPr>
        <w:t>Cahyo</w:t>
      </w:r>
      <w:proofErr w:type="spellEnd"/>
      <w:r w:rsidRPr="00513A5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513A53">
        <w:rPr>
          <w:rFonts w:ascii="Times New Roman" w:hAnsi="Times New Roman" w:cs="Times New Roman"/>
          <w:b/>
          <w:bCs/>
          <w:sz w:val="24"/>
          <w:szCs w:val="24"/>
          <w:lang w:val="en-US"/>
        </w:rPr>
        <w:t>Bachtiar</w:t>
      </w:r>
      <w:proofErr w:type="spellEnd"/>
      <w:r w:rsidRPr="00513A53">
        <w:rPr>
          <w:rFonts w:ascii="Times New Roman" w:hAnsi="Times New Roman" w:cs="Times New Roman"/>
          <w:b/>
          <w:bCs/>
          <w:sz w:val="24"/>
          <w:szCs w:val="24"/>
          <w:lang w:val="en-US"/>
        </w:rPr>
        <w:t>, SIP., M.A.</w:t>
      </w:r>
    </w:p>
    <w:p w14:paraId="067D8177" w14:textId="51A0EB77" w:rsidR="00513A53" w:rsidRPr="007D1A7F" w:rsidRDefault="00513A53" w:rsidP="00513A53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ustakaw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rektor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niversitas Islam Indonesia</w:t>
      </w:r>
    </w:p>
    <w:p w14:paraId="16B3DBA7" w14:textId="77777777" w:rsidR="007D1A7F" w:rsidRDefault="007D1A7F" w:rsidP="0038457C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1410CAB" w14:textId="2576151D" w:rsidR="0047654E" w:rsidRDefault="0047654E" w:rsidP="0038457C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bstrak</w:t>
      </w:r>
      <w:proofErr w:type="spellEnd"/>
    </w:p>
    <w:p w14:paraId="376D2703" w14:textId="71D25453" w:rsidR="0047282C" w:rsidRDefault="00392C2A" w:rsidP="0047282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penulis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artikel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ialah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menggambark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Direktorat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Universitas Islam Indonesia.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digu</w:t>
      </w:r>
      <w:r w:rsidR="00813233">
        <w:rPr>
          <w:rFonts w:ascii="Times New Roman" w:hAnsi="Times New Roman" w:cs="Times New Roman"/>
          <w:sz w:val="24"/>
          <w:szCs w:val="24"/>
          <w:lang w:val="en-US"/>
        </w:rPr>
        <w:t>n</w:t>
      </w:r>
      <w:r w:rsidRPr="0047282C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penulis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pendekat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kualitatif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deskriptif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. Teknik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pengumpul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dokumentasi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observasi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Dokumen-dokume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dimanfaatk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penulis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artikel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ialah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lapor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82C">
        <w:rPr>
          <w:rFonts w:ascii="Times New Roman" w:hAnsi="Times New Roman" w:cs="Times New Roman"/>
          <w:sz w:val="24"/>
          <w:szCs w:val="24"/>
          <w:lang w:val="en-US"/>
        </w:rPr>
        <w:t>pelaksanaan</w:t>
      </w:r>
      <w:proofErr w:type="spellEnd"/>
      <w:r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alih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disusu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tim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alih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perkulian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. Hasil yang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didapat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, proses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beber</w:t>
      </w:r>
      <w:r w:rsidR="00813233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pa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program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pengada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seleksi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ajar;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menyiapkan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proses scanning; proses scanning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ajar; editing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scanning;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lalu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proses input data </w:t>
      </w:r>
      <w:proofErr w:type="spellStart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>bibliografi</w:t>
      </w:r>
      <w:proofErr w:type="spellEnd"/>
      <w:r w:rsidR="001011D6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dan upload file. </w:t>
      </w:r>
      <w:proofErr w:type="spellStart"/>
      <w:r w:rsidR="0047282C">
        <w:rPr>
          <w:rFonts w:ascii="Times New Roman" w:hAnsi="Times New Roman" w:cs="Times New Roman"/>
          <w:sz w:val="24"/>
          <w:szCs w:val="24"/>
          <w:lang w:val="en-US"/>
        </w:rPr>
        <w:t>B</w:t>
      </w:r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ahan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>
        <w:rPr>
          <w:rFonts w:ascii="Times New Roman" w:hAnsi="Times New Roman" w:cs="Times New Roman"/>
          <w:sz w:val="24"/>
          <w:szCs w:val="24"/>
          <w:lang w:val="en-US"/>
        </w:rPr>
        <w:t>berbentuk</w:t>
      </w:r>
      <w:proofErr w:type="spellEnd"/>
      <w:r w:rsidR="0047282C">
        <w:rPr>
          <w:rFonts w:ascii="Times New Roman" w:hAnsi="Times New Roman" w:cs="Times New Roman"/>
          <w:sz w:val="24"/>
          <w:szCs w:val="24"/>
          <w:lang w:val="en-US"/>
        </w:rPr>
        <w:t xml:space="preserve"> digital yang </w:t>
      </w:r>
      <w:proofErr w:type="spellStart"/>
      <w:r w:rsidR="0047282C">
        <w:rPr>
          <w:rFonts w:ascii="Times New Roman" w:hAnsi="Times New Roman" w:cs="Times New Roman"/>
          <w:sz w:val="24"/>
          <w:szCs w:val="24"/>
          <w:lang w:val="en-US"/>
        </w:rPr>
        <w:t>dimuat</w:t>
      </w:r>
      <w:proofErr w:type="spellEnd"/>
      <w:r w:rsid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47282C">
        <w:rPr>
          <w:rFonts w:ascii="Times New Roman" w:hAnsi="Times New Roman" w:cs="Times New Roman"/>
          <w:sz w:val="24"/>
          <w:szCs w:val="24"/>
          <w:lang w:val="en-US"/>
        </w:rPr>
        <w:t xml:space="preserve"> Digital UII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upaya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rangka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meningkatan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pemustakanya</w:t>
      </w:r>
      <w:proofErr w:type="spellEnd"/>
      <w:r w:rsidR="0047282C" w:rsidRPr="0047282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2AA9CF3" w14:textId="07E3FDED" w:rsidR="0047282C" w:rsidRPr="00785B7D" w:rsidRDefault="0047282C" w:rsidP="0047282C">
      <w:pPr>
        <w:spacing w:line="36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 w:rsidRPr="00785B7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Kata </w:t>
      </w:r>
      <w:proofErr w:type="spellStart"/>
      <w:r w:rsidRPr="00785B7D">
        <w:rPr>
          <w:rFonts w:ascii="Times New Roman" w:hAnsi="Times New Roman" w:cs="Times New Roman"/>
          <w:b/>
          <w:bCs/>
          <w:sz w:val="24"/>
          <w:szCs w:val="24"/>
          <w:lang w:val="en-US"/>
        </w:rPr>
        <w:t>Kunci</w:t>
      </w:r>
      <w:proofErr w:type="spellEnd"/>
      <w:r w:rsidRPr="00785B7D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</w:t>
      </w:r>
      <w:proofErr w:type="spellStart"/>
      <w:r w:rsidRPr="00785B7D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igitalisasi</w:t>
      </w:r>
      <w:proofErr w:type="spellEnd"/>
      <w:r w:rsidRPr="00785B7D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; </w:t>
      </w:r>
      <w:proofErr w:type="spellStart"/>
      <w:r w:rsidRPr="00785B7D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Bahan</w:t>
      </w:r>
      <w:proofErr w:type="spellEnd"/>
      <w:r w:rsidRPr="00785B7D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Ajar </w:t>
      </w:r>
      <w:proofErr w:type="spellStart"/>
      <w:r w:rsidRPr="00785B7D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Perkuliahan</w:t>
      </w:r>
      <w:proofErr w:type="spellEnd"/>
      <w:r w:rsidRPr="00785B7D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; </w:t>
      </w:r>
      <w:proofErr w:type="spellStart"/>
      <w:r w:rsidRPr="00785B7D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Layanan</w:t>
      </w:r>
      <w:proofErr w:type="spellEnd"/>
      <w:r w:rsidRPr="00785B7D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proofErr w:type="spellStart"/>
      <w:r w:rsidRPr="00785B7D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Perpustakaan</w:t>
      </w:r>
      <w:proofErr w:type="spellEnd"/>
    </w:p>
    <w:p w14:paraId="1C24B9C8" w14:textId="717E808B" w:rsidR="001011D6" w:rsidRPr="001011D6" w:rsidRDefault="001011D6" w:rsidP="001011D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E14CE0E" w14:textId="47F7F404" w:rsidR="00513A53" w:rsidRPr="00513A53" w:rsidRDefault="00513A53" w:rsidP="00392C2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945B7DE" w14:textId="4BD8A01D" w:rsidR="0047654E" w:rsidRDefault="0047654E" w:rsidP="0038457C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Pendahuluan</w:t>
      </w:r>
      <w:proofErr w:type="spellEnd"/>
    </w:p>
    <w:p w14:paraId="50834C28" w14:textId="5D4BF025" w:rsidR="00DA24F7" w:rsidRDefault="00DA24F7" w:rsidP="0038457C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kemb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growing organis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seharusnya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senantiasa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mengembangkan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meningkatkan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diberikan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masyarakat</w:t>
      </w:r>
      <w:proofErr w:type="spellEnd"/>
      <w:r w:rsidR="0037774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77740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3849C8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Ganggi","given":"Roro Isyawati Permata","non-dropping-particle":"","parse-names":false,"suffix":""}],"container-title":"Anuva: Jurnal Kajian Budaya, Perpustakaan, dan Informasi","id":"ITEM-1","issue":"3","issued":{"date-parts":[["2018"]]},"page":"299","title":"Mempersiapkan Pustakawan Multitasking untuk Melayani Pemustaka Generasi Z","type":"article-journal","volume":"2"},"uris":["http://www.mendeley.com/documents/?uuid=47a1d65d-4b0b-4e6e-a6a4-663f2b03be26"]}],"mendeley":{"formattedCitation":"(Ganggi, 2018)","plainTextFormattedCitation":"(Ganggi, 2018)","previouslyFormattedCitation":"(Ganggi, 2018)"},"properties":{"noteIndex":0},"schema":"https://github.com/citation-style-language/schema/raw/master/csl-citation.json"}</w:instrText>
      </w:r>
      <w:r w:rsidR="0037774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77740" w:rsidRPr="00377740">
        <w:rPr>
          <w:rFonts w:ascii="Times New Roman" w:hAnsi="Times New Roman" w:cs="Times New Roman"/>
          <w:noProof/>
          <w:sz w:val="24"/>
          <w:szCs w:val="24"/>
          <w:lang w:val="en-US"/>
        </w:rPr>
        <w:t>(Ganggi, 2018)</w:t>
      </w:r>
      <w:r w:rsidR="0037774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E0E1D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Salah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aspek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kelima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hukum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dicetuskan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oleh Ranganathan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E0E1D">
        <w:rPr>
          <w:rFonts w:ascii="Times New Roman" w:hAnsi="Times New Roman" w:cs="Times New Roman"/>
          <w:sz w:val="24"/>
          <w:szCs w:val="24"/>
          <w:lang w:val="en-US"/>
        </w:rPr>
        <w:t>dirasa</w:t>
      </w:r>
      <w:proofErr w:type="spellEnd"/>
      <w:r w:rsidR="009E0E1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selaras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kondisi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dialami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memberik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situasi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pandemi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Situasi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pandemi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COVID di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daerah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hingga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masih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protokol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pembatas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sosial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mengharusk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layanan-layan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publik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daring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usaha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menjaga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jarak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lembaga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F341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7F34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masyarakat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dilayani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Begitu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pula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lembaga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2046E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52046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54A12A78" w14:textId="09865E8B" w:rsidR="007F3418" w:rsidRDefault="007F3418" w:rsidP="0038457C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ubl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er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gur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beradaptasi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teknologi-teknologi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memungkinan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tetap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memberikan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layanannya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meski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kondisi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pembatasan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3A1">
        <w:rPr>
          <w:rFonts w:ascii="Times New Roman" w:hAnsi="Times New Roman" w:cs="Times New Roman"/>
          <w:sz w:val="24"/>
          <w:szCs w:val="24"/>
          <w:lang w:val="en-US"/>
        </w:rPr>
        <w:t>jarak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1363A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Implementasi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berbagai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diberaikan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. Salah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satunya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ialah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ajar.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perguruan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1A79A5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1A7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74A66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A74A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74A66">
        <w:rPr>
          <w:rFonts w:ascii="Times New Roman" w:hAnsi="Times New Roman" w:cs="Times New Roman"/>
          <w:sz w:val="24"/>
          <w:szCs w:val="24"/>
          <w:lang w:val="en-US"/>
        </w:rPr>
        <w:t>materi</w:t>
      </w:r>
      <w:proofErr w:type="spellEnd"/>
      <w:r w:rsidR="00A74A6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74A66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A74A66">
        <w:rPr>
          <w:rFonts w:ascii="Times New Roman" w:hAnsi="Times New Roman" w:cs="Times New Roman"/>
          <w:sz w:val="24"/>
          <w:szCs w:val="24"/>
          <w:lang w:val="en-US"/>
        </w:rPr>
        <w:t xml:space="preserve"> inti </w:t>
      </w:r>
      <w:r w:rsidR="003849C8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8B2DCD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BSN","given":"","non-dropping-particle":"","parse-names":false,"suffix":""}],"id":"ITEM-1","issued":{"date-parts":[["2009"]]},"title":"SNI 7330:2009 Tentang Perpustakaan Perguruan Tinggi","type":"legislation"},"uris":["http://www.mendeley.com/documents/?uuid=a01d953f-d42e-4a5d-a04b-d13eb1bb17bc"]}],"mendeley":{"formattedCitation":"(BSN, 2009)","plainTextFormattedCitation":"(BSN, 2009)","previouslyFormattedCitation":"(BSN, 2009)"},"properties":{"noteIndex":0},"schema":"https://github.com/citation-style-language/schema/raw/master/csl-citation.json"}</w:instrText>
      </w:r>
      <w:r w:rsidR="003849C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849C8" w:rsidRPr="003849C8">
        <w:rPr>
          <w:rFonts w:ascii="Times New Roman" w:hAnsi="Times New Roman" w:cs="Times New Roman"/>
          <w:noProof/>
          <w:sz w:val="24"/>
          <w:szCs w:val="24"/>
          <w:lang w:val="en-US"/>
        </w:rPr>
        <w:t>(BSN, 2009)</w:t>
      </w:r>
      <w:r w:rsidR="003849C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Artinya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menurut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Standar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Nasional Indonesia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perguruan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dilayankan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sivitas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akademik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perguruan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49C8"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 w:rsidR="003849C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65B44D1B" w14:textId="74E73FF6" w:rsidR="00D462C9" w:rsidRDefault="00AE297F" w:rsidP="0038457C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sk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mengharusk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pembatas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k</w:t>
      </w:r>
      <w:r>
        <w:rPr>
          <w:rFonts w:ascii="Times New Roman" w:hAnsi="Times New Roman" w:cs="Times New Roman"/>
          <w:sz w:val="24"/>
          <w:szCs w:val="24"/>
          <w:lang w:val="en-US"/>
        </w:rPr>
        <w:t>o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gur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yan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ra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sivitas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akademik</w:t>
      </w:r>
      <w:r w:rsidR="00831B84">
        <w:rPr>
          <w:rFonts w:ascii="Times New Roman" w:hAnsi="Times New Roman" w:cs="Times New Roman"/>
          <w:sz w:val="24"/>
          <w:szCs w:val="24"/>
          <w:lang w:val="en-US"/>
        </w:rPr>
        <w:t>a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mencar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solus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agar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tetap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dilayank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Pemanfaat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alternatif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Terlebih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bag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perguru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pemanfaat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Undang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Undang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nomor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43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2007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tentang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mengamanatk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perguru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selalu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mengembangk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berbasis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8B2DCD">
        <w:rPr>
          <w:rFonts w:ascii="Times New Roman" w:hAnsi="Times New Roman" w:cs="Times New Roman"/>
          <w:sz w:val="24"/>
          <w:szCs w:val="24"/>
          <w:lang w:val="en-US"/>
        </w:rPr>
        <w:lastRenderedPageBreak/>
        <w:t>komunikasi</w:t>
      </w:r>
      <w:proofErr w:type="spellEnd"/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2DCD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4F038C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Indonesia","given":"Republik","non-dropping-particle":"","parse-names":false,"suffix":""}],"id":"ITEM-1","issued":{"date-parts":[["2007"]]},"title":"Undang Undang Republik Indonesia No 43 Tahun 2007 Tentang Perpustakaan","type":"legislation"},"uris":["http://www.mendeley.com/documents/?uuid=74551c56-3dcf-47d5-b417-189e07241cb7"]}],"mendeley":{"formattedCitation":"(Indonesia, 2007)","plainTextFormattedCitation":"(Indonesia, 2007)","previouslyFormattedCitation":"(Indonesia, 2007)"},"properties":{"noteIndex":0},"schema":"https://github.com/citation-style-language/schema/raw/master/csl-citation.json"}</w:instrText>
      </w:r>
      <w:r w:rsidR="008B2DC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2DCD" w:rsidRPr="008B2DCD">
        <w:rPr>
          <w:rFonts w:ascii="Times New Roman" w:hAnsi="Times New Roman" w:cs="Times New Roman"/>
          <w:noProof/>
          <w:sz w:val="24"/>
          <w:szCs w:val="24"/>
          <w:lang w:val="en-US"/>
        </w:rPr>
        <w:t>(Indonesia, 2007)</w:t>
      </w:r>
      <w:r w:rsidR="008B2DC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B2DC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Pemanfaatan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ialah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802A12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802A1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61743535" w14:textId="63DB4847" w:rsidR="00802A12" w:rsidRDefault="00802A12" w:rsidP="0038457C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proses yang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menangkap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sinyal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analog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ke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bentuk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digital.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Istilah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frasa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singkat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mendeskripsikan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pembuatan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versi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elektronik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dunia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nyata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peristiwa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memungkinkan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disimpan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ditampilkan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sebua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komputer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disebarluaskan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F038C">
        <w:rPr>
          <w:rFonts w:ascii="Times New Roman" w:hAnsi="Times New Roman" w:cs="Times New Roman"/>
          <w:sz w:val="24"/>
          <w:szCs w:val="24"/>
          <w:lang w:val="en-US"/>
        </w:rPr>
        <w:t>jaringan</w:t>
      </w:r>
      <w:proofErr w:type="spellEnd"/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F038C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8A54AB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Reski","given":"Rauda","non-dropping-particle":"","parse-names":false,"suffix":""}],"id":"ITEM-1","issued":{"date-parts":[["2019"]]},"publisher":"Universitas Sumatera Utara","title":"Proses Digitalisasi Karya Ilmiah di Perpustakaan Universitas Islam Negeri Sumatera Utara (UIN-SU)","type":"thesis"},"uris":["http://www.mendeley.com/documents/?uuid=4bb44dcc-ca98-48a0-b8f1-000eb3d02cff"]}],"mendeley":{"formattedCitation":"(Reski, 2019)","plainTextFormattedCitation":"(Reski, 2019)","previouslyFormattedCitation":"(Reski, 2019)"},"properties":{"noteIndex":0},"schema":"https://github.com/citation-style-language/schema/raw/master/csl-citation.json"}</w:instrText>
      </w:r>
      <w:r w:rsidR="004F038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F038C" w:rsidRPr="004F038C">
        <w:rPr>
          <w:rFonts w:ascii="Times New Roman" w:hAnsi="Times New Roman" w:cs="Times New Roman"/>
          <w:noProof/>
          <w:sz w:val="24"/>
          <w:szCs w:val="24"/>
          <w:lang w:val="en-US"/>
        </w:rPr>
        <w:t>(Reski, 2019)</w:t>
      </w:r>
      <w:r w:rsidR="004F038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F038C">
        <w:rPr>
          <w:rFonts w:ascii="Times New Roman" w:hAnsi="Times New Roman" w:cs="Times New Roman"/>
          <w:sz w:val="24"/>
          <w:szCs w:val="24"/>
          <w:lang w:val="en-US"/>
        </w:rPr>
        <w:t xml:space="preserve">. 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aj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ialah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mengalih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mediak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bentuk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cetak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bentuk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elektronik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disebarluask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luas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jaring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internet.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demiki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dilayank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pemustaka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terbatas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4768">
        <w:rPr>
          <w:rFonts w:ascii="Times New Roman" w:hAnsi="Times New Roman" w:cs="Times New Roman"/>
          <w:sz w:val="24"/>
          <w:szCs w:val="24"/>
          <w:lang w:val="en-US"/>
        </w:rPr>
        <w:t>fisik</w:t>
      </w:r>
      <w:proofErr w:type="spellEnd"/>
      <w:r w:rsidR="00EF476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3C4DCC7" w14:textId="4751DB5B" w:rsidR="00D63F26" w:rsidRDefault="00D63F26" w:rsidP="0038457C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Sala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rektor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niversitas Islam Indonesia. </w:t>
      </w:r>
      <w:proofErr w:type="spellStart"/>
      <w:r w:rsidR="00897B83">
        <w:rPr>
          <w:rFonts w:ascii="Times New Roman" w:hAnsi="Times New Roman" w:cs="Times New Roman"/>
          <w:sz w:val="24"/>
          <w:szCs w:val="24"/>
          <w:lang w:val="en-US"/>
        </w:rPr>
        <w:t>Kegiatan</w:t>
      </w:r>
      <w:proofErr w:type="spellEnd"/>
      <w:r w:rsidR="00897B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7B83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897B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7B83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897B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7B83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897B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47AF">
        <w:rPr>
          <w:rFonts w:ascii="Times New Roman" w:hAnsi="Times New Roman" w:cs="Times New Roman"/>
          <w:sz w:val="24"/>
          <w:szCs w:val="24"/>
          <w:lang w:val="en-US"/>
        </w:rPr>
        <w:t xml:space="preserve">agar </w:t>
      </w:r>
      <w:proofErr w:type="spellStart"/>
      <w:r w:rsidR="00897B83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897B83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897B83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897B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247A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D247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7B83"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 w:rsidR="00897B83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="00897B83">
        <w:rPr>
          <w:rFonts w:ascii="Times New Roman" w:hAnsi="Times New Roman" w:cs="Times New Roman"/>
          <w:sz w:val="24"/>
          <w:szCs w:val="24"/>
          <w:lang w:val="en-US"/>
        </w:rPr>
        <w:t>pemustaka</w:t>
      </w:r>
      <w:proofErr w:type="spellEnd"/>
      <w:r w:rsidR="00897B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7B83">
        <w:rPr>
          <w:rFonts w:ascii="Times New Roman" w:hAnsi="Times New Roman" w:cs="Times New Roman"/>
          <w:sz w:val="24"/>
          <w:szCs w:val="24"/>
          <w:lang w:val="en-US"/>
        </w:rPr>
        <w:t>terutama</w:t>
      </w:r>
      <w:proofErr w:type="spellEnd"/>
      <w:r w:rsidR="00897B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7B83">
        <w:rPr>
          <w:rFonts w:ascii="Times New Roman" w:hAnsi="Times New Roman" w:cs="Times New Roman"/>
          <w:sz w:val="24"/>
          <w:szCs w:val="24"/>
          <w:lang w:val="en-US"/>
        </w:rPr>
        <w:t>mahasiswa</w:t>
      </w:r>
      <w:proofErr w:type="spellEnd"/>
      <w:r w:rsidR="00C7524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97B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ikhtiar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Direktorat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UII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tetap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melayankan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E2593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sivitas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akademika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UII</w:t>
      </w:r>
      <w:r w:rsidR="00EE259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1B6434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1B643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6434">
        <w:rPr>
          <w:rFonts w:ascii="Times New Roman" w:hAnsi="Times New Roman" w:cs="Times New Roman"/>
          <w:sz w:val="24"/>
          <w:szCs w:val="24"/>
          <w:lang w:val="en-US"/>
        </w:rPr>
        <w:t>demikian</w:t>
      </w:r>
      <w:proofErr w:type="spellEnd"/>
      <w:r w:rsidR="001B643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diharapkan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Dierktorat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UII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meningkatkan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layanannya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. Pada tulisan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penulis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mencoba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mendiskripsikan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rangka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meningkatkan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Direkorat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403E">
        <w:rPr>
          <w:rFonts w:ascii="Times New Roman" w:hAnsi="Times New Roman" w:cs="Times New Roman"/>
          <w:sz w:val="24"/>
          <w:szCs w:val="24"/>
          <w:lang w:val="en-US"/>
        </w:rPr>
        <w:t>Perpustkaaan</w:t>
      </w:r>
      <w:proofErr w:type="spellEnd"/>
      <w:r w:rsidR="0001403E">
        <w:rPr>
          <w:rFonts w:ascii="Times New Roman" w:hAnsi="Times New Roman" w:cs="Times New Roman"/>
          <w:sz w:val="24"/>
          <w:szCs w:val="24"/>
          <w:lang w:val="en-US"/>
        </w:rPr>
        <w:t xml:space="preserve"> UII.</w:t>
      </w:r>
    </w:p>
    <w:p w14:paraId="3443190D" w14:textId="77777777" w:rsidR="00804381" w:rsidRDefault="00804381" w:rsidP="0001403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E0D7426" w14:textId="57640C92" w:rsidR="0001403E" w:rsidRDefault="00804381" w:rsidP="0001403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Metode</w:t>
      </w:r>
      <w:proofErr w:type="spellEnd"/>
    </w:p>
    <w:p w14:paraId="36D3780B" w14:textId="15333970" w:rsidR="00804381" w:rsidRDefault="00513A53" w:rsidP="003E256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rtik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4381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80438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4381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80438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4381">
        <w:rPr>
          <w:rFonts w:ascii="Times New Roman" w:hAnsi="Times New Roman" w:cs="Times New Roman"/>
          <w:sz w:val="24"/>
          <w:szCs w:val="24"/>
          <w:lang w:val="en-US"/>
        </w:rPr>
        <w:t>pendekatan</w:t>
      </w:r>
      <w:proofErr w:type="spellEnd"/>
      <w:r w:rsidR="0080438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4381">
        <w:rPr>
          <w:rFonts w:ascii="Times New Roman" w:hAnsi="Times New Roman" w:cs="Times New Roman"/>
          <w:sz w:val="24"/>
          <w:szCs w:val="24"/>
          <w:lang w:val="en-US"/>
        </w:rPr>
        <w:t>kualitatif</w:t>
      </w:r>
      <w:proofErr w:type="spellEnd"/>
      <w:r w:rsidR="0080438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04381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5F6296">
        <w:rPr>
          <w:rFonts w:ascii="Times New Roman" w:hAnsi="Times New Roman" w:cs="Times New Roman"/>
          <w:sz w:val="24"/>
          <w:szCs w:val="24"/>
          <w:lang w:val="en-US"/>
        </w:rPr>
        <w:t>eng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deskriptif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. Teknik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pengumpul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dokumentasi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observasi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Penulis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mendeskripsik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pustaka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Direktorat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UII. Data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diambil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observasi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dokume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lapor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kegiat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tim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aj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F6296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5F6296">
        <w:rPr>
          <w:rFonts w:ascii="Times New Roman" w:hAnsi="Times New Roman" w:cs="Times New Roman"/>
          <w:sz w:val="24"/>
          <w:szCs w:val="24"/>
          <w:lang w:val="en-US"/>
        </w:rPr>
        <w:t xml:space="preserve"> UII.  </w:t>
      </w:r>
    </w:p>
    <w:p w14:paraId="27C95FFB" w14:textId="77777777" w:rsidR="008723E8" w:rsidRDefault="008723E8" w:rsidP="00563F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B9CA81E" w14:textId="4901A3C6" w:rsidR="00563F6F" w:rsidRDefault="00563F6F" w:rsidP="00563F6F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Proses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Digitalisasi</w:t>
      </w:r>
      <w:proofErr w:type="spellEnd"/>
    </w:p>
    <w:p w14:paraId="5EF4B367" w14:textId="37C90010" w:rsidR="00563F6F" w:rsidRDefault="008A54AB" w:rsidP="00563F6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berp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CC351A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Perkuliahan","given":"Tim Digitalisasi Bahan Ajar","non-dropping-particle":"","parse-names":false,"suffix":""}],"id":"ITEM-1","issued":{"date-parts":[["2021"]]},"title":"Laporan Pelaksanaan Kegiatan Digitalisasi / Alih Media Bahan Ajar Perkuliahan","type":"report"},"uris":["http://www.mendeley.com/documents/?uuid=d354ac7a-6ade-4896-bdf2-f0a48928b7fa"]}],"mendeley":{"formattedCitation":"(Perkuliahan, 2021)","plainTextFormattedCitation":"(Perkuliahan, 2021)","previouslyFormattedCitation":"(Perkuliahan, 202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8A54AB">
        <w:rPr>
          <w:rFonts w:ascii="Times New Roman" w:hAnsi="Times New Roman" w:cs="Times New Roman"/>
          <w:noProof/>
          <w:sz w:val="24"/>
          <w:szCs w:val="24"/>
          <w:lang w:val="en-US"/>
        </w:rPr>
        <w:t>(Perkuliahan, 2021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C98F77F" w14:textId="5DC2B537" w:rsidR="008A54AB" w:rsidRDefault="008A54AB" w:rsidP="008A54AB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</w:p>
    <w:p w14:paraId="11AEF8D1" w14:textId="23BE8C30" w:rsidR="008A54AB" w:rsidRDefault="008A54AB" w:rsidP="008A54A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rim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ke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program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di Universitas Islam Indonesia. Surat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berisi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tentang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D5FF1">
        <w:rPr>
          <w:rFonts w:ascii="Times New Roman" w:hAnsi="Times New Roman" w:cs="Times New Roman"/>
          <w:sz w:val="24"/>
          <w:szCs w:val="24"/>
          <w:lang w:val="en-US"/>
        </w:rPr>
        <w:t>permohonan</w:t>
      </w:r>
      <w:proofErr w:type="spellEnd"/>
      <w:r w:rsidR="009D5FF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data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E256E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3E256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5FF1">
        <w:rPr>
          <w:rFonts w:ascii="Times New Roman" w:hAnsi="Times New Roman" w:cs="Times New Roman"/>
          <w:sz w:val="24"/>
          <w:szCs w:val="24"/>
          <w:lang w:val="en-US"/>
        </w:rPr>
        <w:t xml:space="preserve">di masing-masing program </w:t>
      </w:r>
      <w:proofErr w:type="spellStart"/>
      <w:r w:rsidR="009D5FF1"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 w:rsidR="009D5FF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Universitas Islam Indonesia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</w:t>
      </w:r>
      <w:r w:rsidR="009D5FF1">
        <w:rPr>
          <w:rFonts w:ascii="Times New Roman" w:hAnsi="Times New Roman" w:cs="Times New Roman"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sz w:val="24"/>
          <w:szCs w:val="24"/>
          <w:lang w:val="en-US"/>
        </w:rPr>
        <w:t>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D5FF1">
        <w:rPr>
          <w:rFonts w:ascii="Times New Roman" w:hAnsi="Times New Roman" w:cs="Times New Roman"/>
          <w:sz w:val="24"/>
          <w:szCs w:val="24"/>
          <w:lang w:val="en-US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ft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AP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asing-masing program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daft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kiri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leh program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valid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ce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tersedi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etak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kaaan</w:t>
      </w:r>
      <w:proofErr w:type="spellEnd"/>
      <w:r w:rsidR="007B4AC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B4AC4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="007B4AC4">
        <w:rPr>
          <w:rFonts w:ascii="Times New Roman" w:hAnsi="Times New Roman" w:cs="Times New Roman"/>
          <w:sz w:val="24"/>
          <w:szCs w:val="24"/>
          <w:lang w:val="en-US"/>
        </w:rPr>
        <w:t xml:space="preserve"> SIMPUS (</w:t>
      </w:r>
      <w:proofErr w:type="spellStart"/>
      <w:r w:rsidR="007B4AC4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7B4AC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B4AC4">
        <w:rPr>
          <w:rFonts w:ascii="Times New Roman" w:hAnsi="Times New Roman" w:cs="Times New Roman"/>
          <w:sz w:val="24"/>
          <w:szCs w:val="24"/>
          <w:lang w:val="en-US"/>
        </w:rPr>
        <w:t>Manajemen</w:t>
      </w:r>
      <w:proofErr w:type="spellEnd"/>
      <w:r w:rsidR="007B4AC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B4AC4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7B4AC4">
        <w:rPr>
          <w:rFonts w:ascii="Times New Roman" w:hAnsi="Times New Roman" w:cs="Times New Roman"/>
          <w:sz w:val="24"/>
          <w:szCs w:val="24"/>
          <w:lang w:val="en-US"/>
        </w:rPr>
        <w:t>)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422F8A45" w14:textId="5AACB6D1" w:rsidR="008A54AB" w:rsidRDefault="0092578C" w:rsidP="008A54AB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d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</w:t>
      </w:r>
    </w:p>
    <w:p w14:paraId="2EEE445F" w14:textId="191002C4" w:rsidR="0092578C" w:rsidRDefault="0092578C" w:rsidP="0092578C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Setelah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valid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B4AC4"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 w:rsidR="007B4AC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es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didapatkan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et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d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d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oleh Divisi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Pengadaan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membeli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F505A">
        <w:rPr>
          <w:rFonts w:ascii="Times New Roman" w:hAnsi="Times New Roman" w:cs="Times New Roman"/>
          <w:i/>
          <w:iCs/>
          <w:sz w:val="24"/>
          <w:szCs w:val="24"/>
          <w:lang w:val="en-US"/>
        </w:rPr>
        <w:t>eboo</w:t>
      </w:r>
      <w:r>
        <w:rPr>
          <w:rFonts w:ascii="Times New Roman" w:hAnsi="Times New Roman" w:cs="Times New Roman"/>
          <w:sz w:val="24"/>
          <w:szCs w:val="24"/>
          <w:lang w:val="en-US"/>
        </w:rPr>
        <w:t>k</w:t>
      </w:r>
      <w:r w:rsidR="00B45544">
        <w:rPr>
          <w:rFonts w:ascii="Times New Roman" w:hAnsi="Times New Roman" w:cs="Times New Roman"/>
          <w:sz w:val="24"/>
          <w:szCs w:val="24"/>
          <w:lang w:val="en-US"/>
        </w:rPr>
        <w:t>nya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pasaran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cetaknya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ebooknya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B45544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B45544">
        <w:rPr>
          <w:rFonts w:ascii="Times New Roman" w:hAnsi="Times New Roman" w:cs="Times New Roman"/>
          <w:sz w:val="24"/>
          <w:szCs w:val="24"/>
          <w:lang w:val="en-US"/>
        </w:rPr>
        <w:t>pas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et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d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car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car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</w:t>
      </w:r>
      <w:r w:rsidR="003E41A3">
        <w:rPr>
          <w:rFonts w:ascii="Times New Roman" w:hAnsi="Times New Roman" w:cs="Times New Roman"/>
          <w:sz w:val="24"/>
          <w:szCs w:val="24"/>
          <w:lang w:val="en-US"/>
        </w:rPr>
        <w:t>g</w:t>
      </w:r>
      <w:r>
        <w:rPr>
          <w:rFonts w:ascii="Times New Roman" w:hAnsi="Times New Roman" w:cs="Times New Roman"/>
          <w:sz w:val="24"/>
          <w:szCs w:val="24"/>
          <w:lang w:val="en-US"/>
        </w:rPr>
        <w:t>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elus</w:t>
      </w:r>
      <w:r w:rsidR="003E41A3">
        <w:rPr>
          <w:rFonts w:ascii="Times New Roman" w:hAnsi="Times New Roman" w:cs="Times New Roman"/>
          <w:sz w:val="24"/>
          <w:szCs w:val="24"/>
          <w:lang w:val="en-US"/>
        </w:rPr>
        <w:t>u</w:t>
      </w:r>
      <w:r>
        <w:rPr>
          <w:rFonts w:ascii="Times New Roman" w:hAnsi="Times New Roman" w:cs="Times New Roman"/>
          <w:sz w:val="24"/>
          <w:szCs w:val="24"/>
          <w:lang w:val="en-US"/>
        </w:rPr>
        <w:t>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E41A3"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 w:rsidR="003E41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E41A3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="003E41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E41A3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3E41A3">
        <w:rPr>
          <w:rFonts w:ascii="Times New Roman" w:hAnsi="Times New Roman" w:cs="Times New Roman"/>
          <w:sz w:val="24"/>
          <w:szCs w:val="24"/>
          <w:lang w:val="en-US"/>
        </w:rPr>
        <w:t xml:space="preserve"> OPAC di SIMPU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ye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</w:t>
      </w:r>
      <w:r w:rsidR="00D46929">
        <w:rPr>
          <w:rFonts w:ascii="Times New Roman" w:hAnsi="Times New Roman" w:cs="Times New Roman"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sz w:val="24"/>
          <w:szCs w:val="24"/>
          <w:lang w:val="en-US"/>
        </w:rPr>
        <w:t>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Setela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d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</w:t>
      </w:r>
      <w:r w:rsidR="003E41A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si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li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edia. </w:t>
      </w:r>
      <w:r w:rsidR="003C5ADC">
        <w:rPr>
          <w:rFonts w:ascii="Times New Roman" w:hAnsi="Times New Roman" w:cs="Times New Roman"/>
          <w:sz w:val="24"/>
          <w:szCs w:val="24"/>
          <w:lang w:val="en-US"/>
        </w:rPr>
        <w:t xml:space="preserve">Dari proses </w:t>
      </w:r>
      <w:proofErr w:type="spellStart"/>
      <w:r w:rsidR="003C5ADC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3C5AD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A2F5B">
        <w:rPr>
          <w:rFonts w:ascii="Times New Roman" w:hAnsi="Times New Roman" w:cs="Times New Roman"/>
          <w:sz w:val="24"/>
          <w:szCs w:val="24"/>
          <w:lang w:val="en-US"/>
        </w:rPr>
        <w:t>diatas</w:t>
      </w:r>
      <w:proofErr w:type="spellEnd"/>
      <w:r w:rsidR="004A2F5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5ADC">
        <w:rPr>
          <w:rFonts w:ascii="Times New Roman" w:hAnsi="Times New Roman" w:cs="Times New Roman"/>
          <w:sz w:val="24"/>
          <w:szCs w:val="24"/>
          <w:lang w:val="en-US"/>
        </w:rPr>
        <w:t>t</w:t>
      </w:r>
      <w:r>
        <w:rPr>
          <w:rFonts w:ascii="Times New Roman" w:hAnsi="Times New Roman" w:cs="Times New Roman"/>
          <w:sz w:val="24"/>
          <w:szCs w:val="24"/>
          <w:lang w:val="en-US"/>
        </w:rPr>
        <w:t>er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tatu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weedi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scanning dan statu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jilid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l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scanning. </w:t>
      </w:r>
    </w:p>
    <w:p w14:paraId="193B04EE" w14:textId="71A93158" w:rsidR="00AD7323" w:rsidRDefault="00AD7323" w:rsidP="00AD7323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yi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scanning</w:t>
      </w:r>
    </w:p>
    <w:p w14:paraId="5121EC0D" w14:textId="77777777" w:rsidR="00AD7323" w:rsidRDefault="00AD7323" w:rsidP="00AD7323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</w:t>
      </w:r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diseleksi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diambil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rak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disiapkan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alih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media.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Caranya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melepaskan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sampul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/ cover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kemudian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lastRenderedPageBreak/>
        <w:t>membongkar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jilid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memotong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tipis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tepi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halaman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terjilid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lembaran-lembaran</w:t>
      </w:r>
      <w:proofErr w:type="spellEnd"/>
      <w:r w:rsidRPr="00AD7323">
        <w:rPr>
          <w:rFonts w:ascii="Times New Roman" w:hAnsi="Times New Roman" w:cs="Times New Roman"/>
          <w:sz w:val="24"/>
          <w:szCs w:val="24"/>
          <w:lang w:val="en-US"/>
        </w:rPr>
        <w:t xml:space="preserve"> per </w:t>
      </w:r>
      <w:proofErr w:type="spellStart"/>
      <w:r w:rsidRPr="00AD7323">
        <w:rPr>
          <w:rFonts w:ascii="Times New Roman" w:hAnsi="Times New Roman" w:cs="Times New Roman"/>
          <w:sz w:val="24"/>
          <w:szCs w:val="24"/>
          <w:lang w:val="en-US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2D6E679" w14:textId="4879E3C7" w:rsidR="00AD7323" w:rsidRDefault="003F29E5" w:rsidP="00AD7323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Scanni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</w:t>
      </w:r>
    </w:p>
    <w:p w14:paraId="07242A1B" w14:textId="517FC5F2" w:rsidR="003F29E5" w:rsidRDefault="003F29E5" w:rsidP="003F29E5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/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alih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tercetak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entuk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elektronik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AF505A">
        <w:rPr>
          <w:rFonts w:ascii="Times New Roman" w:hAnsi="Times New Roman" w:cs="Times New Roman"/>
          <w:i/>
          <w:iCs/>
          <w:sz w:val="24"/>
          <w:szCs w:val="24"/>
          <w:lang w:val="en-US"/>
        </w:rPr>
        <w:t>ebook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meminda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/ scanning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scanner model </w:t>
      </w:r>
      <w:r w:rsidRPr="00AF505A">
        <w:rPr>
          <w:rFonts w:ascii="Times New Roman" w:hAnsi="Times New Roman" w:cs="Times New Roman"/>
          <w:i/>
          <w:iCs/>
          <w:sz w:val="24"/>
          <w:szCs w:val="24"/>
          <w:lang w:val="en-US"/>
        </w:rPr>
        <w:t>Automatic Document Feeder</w:t>
      </w:r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(ADF).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model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lembaran-lembar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tersc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kontinu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. Scanner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meminda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otomatis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tanp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masuk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persatu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oleh operator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meskipu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okume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pinda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tergolong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erlapis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, proses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cepat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u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sis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sekaligus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.  Hasil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pemindah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file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format pdf. Status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uku-buku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jilid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ulang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”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jilid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ulang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manfaat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kembal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pemustak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DD9A58A" w14:textId="2761DE9E" w:rsidR="003F29E5" w:rsidRDefault="003F29E5" w:rsidP="003F29E5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Editi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canning</w:t>
      </w:r>
    </w:p>
    <w:p w14:paraId="70A614A9" w14:textId="330BA40B" w:rsidR="003F29E5" w:rsidRDefault="003F29E5" w:rsidP="003F29E5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roses </w:t>
      </w:r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editing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scan/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F505A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AF505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F505A">
        <w:rPr>
          <w:rFonts w:ascii="Times New Roman" w:hAnsi="Times New Roman" w:cs="Times New Roman"/>
          <w:sz w:val="24"/>
          <w:szCs w:val="24"/>
          <w:lang w:val="en-US"/>
        </w:rPr>
        <w:t>pustak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sebelum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di input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ke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system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digital. Hal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agar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scan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ajar yang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di input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ke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tampi</w:t>
      </w:r>
      <w:r w:rsidR="00ED3A4F">
        <w:rPr>
          <w:rFonts w:ascii="Times New Roman" w:hAnsi="Times New Roman" w:cs="Times New Roman"/>
          <w:sz w:val="24"/>
          <w:szCs w:val="24"/>
          <w:lang w:val="en-US"/>
        </w:rPr>
        <w:t>l</w:t>
      </w:r>
      <w:r w:rsidRPr="003F29E5">
        <w:rPr>
          <w:rFonts w:ascii="Times New Roman" w:hAnsi="Times New Roman" w:cs="Times New Roman"/>
          <w:sz w:val="24"/>
          <w:szCs w:val="24"/>
          <w:lang w:val="en-US"/>
        </w:rPr>
        <w:t>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ersih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jelas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nyam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bac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pemustak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. Proses editing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file pdf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software editing pdf (</w:t>
      </w:r>
      <w:r w:rsidRPr="00ED3A4F">
        <w:rPr>
          <w:rFonts w:ascii="Times New Roman" w:hAnsi="Times New Roman" w:cs="Times New Roman"/>
          <w:i/>
          <w:iCs/>
          <w:sz w:val="24"/>
          <w:szCs w:val="24"/>
          <w:lang w:val="en-US"/>
        </w:rPr>
        <w:t>Adobe Acrobat dan Nitro pdf</w:t>
      </w:r>
      <w:r w:rsidRPr="003F29E5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71C116EE" w14:textId="77777777" w:rsidR="003F29E5" w:rsidRDefault="003F29E5" w:rsidP="003F29E5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Input d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ibliograf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upload file </w:t>
      </w:r>
    </w:p>
    <w:p w14:paraId="0EC6C335" w14:textId="7373D89A" w:rsidR="003F29E5" w:rsidRDefault="003F29E5" w:rsidP="003F29E5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np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ibliogr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pload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fil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c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ortal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gital Universitas Islam Indonesia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hyperlink r:id="rId6" w:history="1">
        <w:r w:rsidRPr="00550711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s://digital-library.uii.ac.id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adany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/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alih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harap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civitas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akademika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UII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kegiat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belajar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mengajar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ataupu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mendapat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referensi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F29E5">
        <w:rPr>
          <w:rFonts w:ascii="Times New Roman" w:hAnsi="Times New Roman" w:cs="Times New Roman"/>
          <w:sz w:val="24"/>
          <w:szCs w:val="24"/>
          <w:lang w:val="en-US"/>
        </w:rPr>
        <w:t>dibutuhkan</w:t>
      </w:r>
      <w:proofErr w:type="spellEnd"/>
      <w:r w:rsidRPr="003F29E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E498388" w14:textId="77777777" w:rsidR="008723E8" w:rsidRDefault="008723E8" w:rsidP="003F29E5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2E88038" w14:textId="151B3C7C" w:rsidR="00677380" w:rsidRDefault="00677380" w:rsidP="00677380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Meningkatk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Layan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Melalu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olek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Digital </w:t>
      </w:r>
    </w:p>
    <w:p w14:paraId="50EC0FCD" w14:textId="0485031E" w:rsidR="00677380" w:rsidRDefault="00677380" w:rsidP="0067738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website </w:t>
      </w:r>
      <w:hyperlink r:id="rId7" w:history="1">
        <w:r w:rsidRPr="0082756A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s://digital.library.uii.ac.id</w:t>
        </w:r>
      </w:hyperlink>
      <w:r>
        <w:rPr>
          <w:rFonts w:ascii="Times New Roman" w:hAnsi="Times New Roman" w:cs="Times New Roman"/>
          <w:sz w:val="24"/>
          <w:szCs w:val="24"/>
          <w:lang w:val="en-US"/>
        </w:rPr>
        <w:t xml:space="preserve">. Websit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diperunt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v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demik</w:t>
      </w:r>
      <w:r w:rsidR="000B540F">
        <w:rPr>
          <w:rFonts w:ascii="Times New Roman" w:hAnsi="Times New Roman" w:cs="Times New Roman"/>
          <w:sz w:val="24"/>
          <w:szCs w:val="24"/>
          <w:lang w:val="en-US"/>
        </w:rPr>
        <w:t>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niversitas Islam Indonesia. Ole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u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ebsit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ust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lebi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hul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suk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isy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/SS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lebi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hul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mekanisme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 ajar yang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berbentuk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 digital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kalangan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 internal UII </w:t>
      </w:r>
      <w:proofErr w:type="spellStart"/>
      <w:r w:rsidR="00A14D5F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="00A14D5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EC41348" w14:textId="0EF22637" w:rsidR="008723E8" w:rsidRDefault="008723E8" w:rsidP="008723E8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48E5EE18" wp14:editId="7F0571F8">
            <wp:extent cx="3374664" cy="3400425"/>
            <wp:effectExtent l="0" t="0" r="0" b="0"/>
            <wp:docPr id="1" name="Picture 1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Teams&#10;&#10;Description automatically generated"/>
                    <pic:cNvPicPr/>
                  </pic:nvPicPr>
                  <pic:blipFill rotWithShape="1">
                    <a:blip r:embed="rId8"/>
                    <a:srcRect t="14956" b="16174"/>
                    <a:stretch/>
                  </pic:blipFill>
                  <pic:spPr bwMode="auto">
                    <a:xfrm>
                      <a:off x="0" y="0"/>
                      <a:ext cx="3377590" cy="34033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B0CDD7" w14:textId="5DF9EACA" w:rsidR="008723E8" w:rsidRDefault="008723E8" w:rsidP="008723E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7B13886" w14:textId="2530E595" w:rsidR="008723E8" w:rsidRDefault="008723E8" w:rsidP="008723E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suk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sername dan password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ebsit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gital UI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sedi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lo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car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gital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utam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mengajukan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usulan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 w:rsidRPr="000B540F">
        <w:rPr>
          <w:rFonts w:ascii="Times New Roman" w:hAnsi="Times New Roman" w:cs="Times New Roman"/>
          <w:i/>
          <w:iCs/>
          <w:sz w:val="24"/>
          <w:szCs w:val="24"/>
          <w:lang w:val="en-US"/>
        </w:rPr>
        <w:t>ebook</w:t>
      </w:r>
      <w:proofErr w:type="spellEnd"/>
      <w:r w:rsidR="0001773B" w:rsidRPr="000B540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digital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fasilitas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disediakan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Fasilitas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logo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pesan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What</w:t>
      </w:r>
      <w:r w:rsidR="00C6060A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App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mengirimkan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permohonan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pengadaan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digital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perpustkaan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fasilitas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1773B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01773B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FE4566D" w14:textId="77777777" w:rsidR="00C96DD5" w:rsidRDefault="00C96DD5" w:rsidP="008723E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5BABCC4" w14:textId="35F26D60" w:rsidR="00C6060A" w:rsidRDefault="00C6060A" w:rsidP="008723E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lastRenderedPageBreak/>
        <w:drawing>
          <wp:inline distT="0" distB="0" distL="0" distR="0" wp14:anchorId="67C3F3E6" wp14:editId="098A9FC8">
            <wp:extent cx="5252085" cy="2442210"/>
            <wp:effectExtent l="0" t="0" r="5715" b="0"/>
            <wp:docPr id="2" name="Picture 2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54769" cy="24434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ED0E0E" w14:textId="77777777" w:rsidR="00C96DD5" w:rsidRDefault="00C6060A" w:rsidP="008723E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</w:p>
    <w:p w14:paraId="305AD45E" w14:textId="55D47082" w:rsidR="00C6060A" w:rsidRDefault="00415431" w:rsidP="00C96DD5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digital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be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15431">
        <w:rPr>
          <w:rFonts w:ascii="Times New Roman" w:hAnsi="Times New Roman" w:cs="Times New Roman"/>
          <w:i/>
          <w:iCs/>
          <w:sz w:val="24"/>
          <w:szCs w:val="24"/>
          <w:lang w:val="en-US"/>
        </w:rPr>
        <w:t>flipbook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as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ya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t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E2CD82B" w14:textId="12C8F42C" w:rsidR="00415431" w:rsidRPr="00415431" w:rsidRDefault="00415431" w:rsidP="008723E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92C2C">
        <w:rPr>
          <w:rFonts w:ascii="Times New Roman" w:hAnsi="Times New Roman" w:cs="Times New Roman"/>
          <w:noProof/>
          <w:sz w:val="24"/>
        </w:rPr>
        <w:lastRenderedPageBreak/>
        <w:drawing>
          <wp:anchor distT="0" distB="0" distL="114300" distR="114300" simplePos="0" relativeHeight="251658240" behindDoc="0" locked="0" layoutInCell="1" allowOverlap="1" wp14:anchorId="0CBF623C" wp14:editId="744A918A">
            <wp:simplePos x="0" y="0"/>
            <wp:positionH relativeFrom="column">
              <wp:posOffset>2703195</wp:posOffset>
            </wp:positionH>
            <wp:positionV relativeFrom="paragraph">
              <wp:posOffset>28575</wp:posOffset>
            </wp:positionV>
            <wp:extent cx="3143250" cy="3150235"/>
            <wp:effectExtent l="0" t="0" r="0" b="0"/>
            <wp:wrapSquare wrapText="bothSides"/>
            <wp:docPr id="4" name="Picture 4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Text, letter&#10;&#10;Description automatically generated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224" r="14430"/>
                    <a:stretch/>
                  </pic:blipFill>
                  <pic:spPr bwMode="auto">
                    <a:xfrm>
                      <a:off x="0" y="0"/>
                      <a:ext cx="3143250" cy="31502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892C2C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5F6D0BC2" wp14:editId="6C1B6FD0">
            <wp:extent cx="2324100" cy="3341370"/>
            <wp:effectExtent l="0" t="0" r="0" b="0"/>
            <wp:docPr id="3" name="Picture 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&#10;&#10;Description automatically generated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487" r="31411"/>
                    <a:stretch/>
                  </pic:blipFill>
                  <pic:spPr bwMode="auto">
                    <a:xfrm>
                      <a:off x="0" y="0"/>
                      <a:ext cx="2324100" cy="33413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92C2C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00A6434F" wp14:editId="4221CB54">
            <wp:extent cx="5252085" cy="2952614"/>
            <wp:effectExtent l="0" t="0" r="5715" b="635"/>
            <wp:docPr id="5" name="Picture 5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Text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2085" cy="29526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A14770" w14:textId="77777777" w:rsidR="00677380" w:rsidRPr="00677380" w:rsidRDefault="00677380" w:rsidP="0067738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811D627" w14:textId="7DD53AC2" w:rsidR="00C96DD5" w:rsidRDefault="00401E3E" w:rsidP="00401E3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gital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u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leksi-ko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ust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panp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manap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maha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bac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nlin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ungkin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aktif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koleksi-koleksi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ajar yang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disediakan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meskipun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masih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kondisi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pandemi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mengharuskan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masih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6DD5">
        <w:rPr>
          <w:rFonts w:ascii="Times New Roman" w:hAnsi="Times New Roman" w:cs="Times New Roman"/>
          <w:sz w:val="24"/>
          <w:szCs w:val="24"/>
          <w:lang w:val="en-US"/>
        </w:rPr>
        <w:t>tertutup</w:t>
      </w:r>
      <w:proofErr w:type="spellEnd"/>
      <w:r w:rsidR="00C96DD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783C32C3" w14:textId="77777777" w:rsidR="000B540F" w:rsidRDefault="000B540F" w:rsidP="00401E3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8B82AFE" w14:textId="6FB421FE" w:rsidR="000D6145" w:rsidRDefault="00783FC8" w:rsidP="00401E3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simpulan</w:t>
      </w:r>
    </w:p>
    <w:p w14:paraId="6C88F486" w14:textId="730951AC" w:rsidR="00783FC8" w:rsidRDefault="00783FC8" w:rsidP="00401E3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ra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tar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78F2094" w14:textId="187C7FBB" w:rsidR="00783FC8" w:rsidRDefault="00783FC8" w:rsidP="00783FC8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ital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rektor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I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B0E1CFC" w14:textId="77777777" w:rsidR="00783FC8" w:rsidRDefault="00783FC8" w:rsidP="00783FC8">
      <w:pPr>
        <w:pStyle w:val="ListParagraph"/>
        <w:numPr>
          <w:ilvl w:val="1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</w:p>
    <w:p w14:paraId="6FA848A5" w14:textId="77777777" w:rsidR="00783FC8" w:rsidRDefault="00783FC8" w:rsidP="00783FC8">
      <w:pPr>
        <w:pStyle w:val="ListParagraph"/>
        <w:numPr>
          <w:ilvl w:val="1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783FC8">
        <w:rPr>
          <w:rFonts w:ascii="Times New Roman" w:hAnsi="Times New Roman" w:cs="Times New Roman"/>
          <w:sz w:val="24"/>
          <w:szCs w:val="24"/>
          <w:lang w:val="en-US"/>
        </w:rPr>
        <w:t>Pengadaan</w:t>
      </w:r>
      <w:proofErr w:type="spellEnd"/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783FC8">
        <w:rPr>
          <w:rFonts w:ascii="Times New Roman" w:hAnsi="Times New Roman" w:cs="Times New Roman"/>
          <w:sz w:val="24"/>
          <w:szCs w:val="24"/>
          <w:lang w:val="en-US"/>
        </w:rPr>
        <w:t>Seleksi</w:t>
      </w:r>
      <w:proofErr w:type="spellEnd"/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783FC8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 Ajar</w:t>
      </w:r>
    </w:p>
    <w:p w14:paraId="43A40F72" w14:textId="77777777" w:rsidR="00783FC8" w:rsidRDefault="00783FC8" w:rsidP="00783FC8">
      <w:pPr>
        <w:pStyle w:val="ListParagraph"/>
        <w:numPr>
          <w:ilvl w:val="1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783FC8">
        <w:rPr>
          <w:rFonts w:ascii="Times New Roman" w:hAnsi="Times New Roman" w:cs="Times New Roman"/>
          <w:sz w:val="24"/>
          <w:szCs w:val="24"/>
          <w:lang w:val="en-US"/>
        </w:rPr>
        <w:t>Menyiapkan</w:t>
      </w:r>
      <w:proofErr w:type="spellEnd"/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783FC8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Pr="00783FC8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 proses scanning</w:t>
      </w:r>
    </w:p>
    <w:p w14:paraId="6D3D0488" w14:textId="77777777" w:rsidR="00783FC8" w:rsidRDefault="00783FC8" w:rsidP="00783FC8">
      <w:pPr>
        <w:pStyle w:val="ListParagraph"/>
        <w:numPr>
          <w:ilvl w:val="1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Scanning </w:t>
      </w:r>
      <w:proofErr w:type="spellStart"/>
      <w:r w:rsidRPr="00783FC8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 ajar</w:t>
      </w:r>
    </w:p>
    <w:p w14:paraId="00D5169B" w14:textId="77777777" w:rsidR="00783FC8" w:rsidRDefault="00783FC8" w:rsidP="00783FC8">
      <w:pPr>
        <w:pStyle w:val="ListParagraph"/>
        <w:numPr>
          <w:ilvl w:val="1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Editing </w:t>
      </w:r>
      <w:proofErr w:type="spellStart"/>
      <w:r w:rsidRPr="00783FC8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 scanning</w:t>
      </w:r>
    </w:p>
    <w:p w14:paraId="367F16F1" w14:textId="67033354" w:rsidR="00783FC8" w:rsidRPr="00783FC8" w:rsidRDefault="00783FC8" w:rsidP="00783FC8">
      <w:pPr>
        <w:pStyle w:val="ListParagraph"/>
        <w:numPr>
          <w:ilvl w:val="1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Input data </w:t>
      </w:r>
      <w:proofErr w:type="spellStart"/>
      <w:r w:rsidRPr="00783FC8">
        <w:rPr>
          <w:rFonts w:ascii="Times New Roman" w:hAnsi="Times New Roman" w:cs="Times New Roman"/>
          <w:sz w:val="24"/>
          <w:szCs w:val="24"/>
          <w:lang w:val="en-US"/>
        </w:rPr>
        <w:t>bibliografi</w:t>
      </w:r>
      <w:proofErr w:type="spellEnd"/>
      <w:r w:rsidRPr="00783FC8">
        <w:rPr>
          <w:rFonts w:ascii="Times New Roman" w:hAnsi="Times New Roman" w:cs="Times New Roman"/>
          <w:sz w:val="24"/>
          <w:szCs w:val="24"/>
          <w:lang w:val="en-US"/>
        </w:rPr>
        <w:t xml:space="preserve"> dan upload file </w:t>
      </w:r>
    </w:p>
    <w:p w14:paraId="7B3CF20F" w14:textId="3DF34090" w:rsidR="00783FC8" w:rsidRDefault="00783FC8" w:rsidP="00783FC8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gital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ungg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gital UII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ust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panp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manap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ada</w:t>
      </w:r>
      <w:proofErr w:type="spellEnd"/>
    </w:p>
    <w:p w14:paraId="38009D4B" w14:textId="454FCFD7" w:rsidR="00783FC8" w:rsidRDefault="00504BF6" w:rsidP="00783FC8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fil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lektron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menar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04BF6">
        <w:rPr>
          <w:rFonts w:ascii="Times New Roman" w:hAnsi="Times New Roman" w:cs="Times New Roman"/>
          <w:i/>
          <w:iCs/>
          <w:sz w:val="24"/>
          <w:szCs w:val="24"/>
          <w:lang w:val="en-US"/>
        </w:rPr>
        <w:t>flipbook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harapk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ust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as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ya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lek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kuli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gital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1E551AF" w14:textId="64C6513E" w:rsidR="001011D6" w:rsidRPr="00783FC8" w:rsidRDefault="001011D6" w:rsidP="00783FC8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gital UII </w:t>
      </w:r>
      <w:r w:rsidR="0047282C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47282C">
        <w:rPr>
          <w:rFonts w:ascii="Times New Roman" w:hAnsi="Times New Roman" w:cs="Times New Roman"/>
          <w:sz w:val="24"/>
          <w:szCs w:val="24"/>
          <w:lang w:val="en-US"/>
        </w:rPr>
        <w:t>memuat</w:t>
      </w:r>
      <w:proofErr w:type="spellEnd"/>
      <w:r w:rsid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282C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47282C">
        <w:rPr>
          <w:rFonts w:ascii="Times New Roman" w:hAnsi="Times New Roman" w:cs="Times New Roman"/>
          <w:sz w:val="24"/>
          <w:szCs w:val="24"/>
          <w:lang w:val="en-US"/>
        </w:rPr>
        <w:t xml:space="preserve"> ajar </w:t>
      </w:r>
      <w:proofErr w:type="spellStart"/>
      <w:r w:rsidR="0047282C">
        <w:rPr>
          <w:rFonts w:ascii="Times New Roman" w:hAnsi="Times New Roman" w:cs="Times New Roman"/>
          <w:sz w:val="24"/>
          <w:szCs w:val="24"/>
          <w:lang w:val="en-US"/>
        </w:rPr>
        <w:t>perkuliahan</w:t>
      </w:r>
      <w:proofErr w:type="spellEnd"/>
      <w:r w:rsidR="0047282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pa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ang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ingkat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ustak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F9BACB1" w14:textId="77777777" w:rsidR="000D6145" w:rsidRPr="000D6145" w:rsidRDefault="000D6145" w:rsidP="00401E3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2FA073D" w14:textId="77777777" w:rsidR="00C96DD5" w:rsidRDefault="00C96DD5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7F831A16" w14:textId="4EE2DA4E" w:rsidR="003A50F2" w:rsidRDefault="00CC351A" w:rsidP="003A50F2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Daftar Pustaka</w:t>
      </w:r>
    </w:p>
    <w:p w14:paraId="0723AEB8" w14:textId="701C9076" w:rsidR="00CC351A" w:rsidRPr="00CC351A" w:rsidRDefault="00CC351A" w:rsidP="00CC351A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CC351A">
        <w:rPr>
          <w:rFonts w:ascii="Times New Roman" w:hAnsi="Times New Roman" w:cs="Times New Roman"/>
          <w:noProof/>
          <w:sz w:val="24"/>
          <w:szCs w:val="24"/>
        </w:rPr>
        <w:t>BSN. SNI 7330:2009 Tentang Perpustakaan Perguruan Tinggi (2009).</w:t>
      </w:r>
    </w:p>
    <w:p w14:paraId="7EF26A42" w14:textId="77777777" w:rsidR="00CC351A" w:rsidRPr="00CC351A" w:rsidRDefault="00CC351A" w:rsidP="00CC351A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C351A">
        <w:rPr>
          <w:rFonts w:ascii="Times New Roman" w:hAnsi="Times New Roman" w:cs="Times New Roman"/>
          <w:noProof/>
          <w:sz w:val="24"/>
          <w:szCs w:val="24"/>
        </w:rPr>
        <w:t xml:space="preserve">Ganggi, R. I. P. (2018). Mempersiapkan Pustakawan Multitasking untuk Melayani Pemustaka Generasi Z. </w:t>
      </w:r>
      <w:r w:rsidRPr="00CC351A">
        <w:rPr>
          <w:rFonts w:ascii="Times New Roman" w:hAnsi="Times New Roman" w:cs="Times New Roman"/>
          <w:i/>
          <w:iCs/>
          <w:noProof/>
          <w:sz w:val="24"/>
          <w:szCs w:val="24"/>
        </w:rPr>
        <w:t>Anuva: Jurnal Kajian Budaya, Perpustakaan, Dan Informasi</w:t>
      </w:r>
      <w:r w:rsidRPr="00CC351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C351A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C351A">
        <w:rPr>
          <w:rFonts w:ascii="Times New Roman" w:hAnsi="Times New Roman" w:cs="Times New Roman"/>
          <w:noProof/>
          <w:sz w:val="24"/>
          <w:szCs w:val="24"/>
        </w:rPr>
        <w:t>(3), 299. Retrieved from https://ejournal2.undip.ac.id/index.php/anuva/article/view/3677/2057</w:t>
      </w:r>
    </w:p>
    <w:p w14:paraId="34E366A1" w14:textId="77777777" w:rsidR="00CC351A" w:rsidRPr="00CC351A" w:rsidRDefault="00CC351A" w:rsidP="00CC351A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C351A">
        <w:rPr>
          <w:rFonts w:ascii="Times New Roman" w:hAnsi="Times New Roman" w:cs="Times New Roman"/>
          <w:noProof/>
          <w:sz w:val="24"/>
          <w:szCs w:val="24"/>
        </w:rPr>
        <w:t>Indonesia, R. Undang Undang Republik Indonesia No 43 Tahun 2007 Tentang Perpustakaan (2007).</w:t>
      </w:r>
    </w:p>
    <w:p w14:paraId="12E503AF" w14:textId="77777777" w:rsidR="00CC351A" w:rsidRPr="00CC351A" w:rsidRDefault="00CC351A" w:rsidP="00CC351A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C351A">
        <w:rPr>
          <w:rFonts w:ascii="Times New Roman" w:hAnsi="Times New Roman" w:cs="Times New Roman"/>
          <w:noProof/>
          <w:sz w:val="24"/>
          <w:szCs w:val="24"/>
        </w:rPr>
        <w:t xml:space="preserve">Perkuliahan, T. D. B. A. (2021). </w:t>
      </w:r>
      <w:r w:rsidRPr="00CC351A">
        <w:rPr>
          <w:rFonts w:ascii="Times New Roman" w:hAnsi="Times New Roman" w:cs="Times New Roman"/>
          <w:i/>
          <w:iCs/>
          <w:noProof/>
          <w:sz w:val="24"/>
          <w:szCs w:val="24"/>
        </w:rPr>
        <w:t>Laporan Pelaksanaan Kegiatan Digitalisasi / Alih Media Bahan Ajar Perkuliahan</w:t>
      </w:r>
      <w:r w:rsidRPr="00CC351A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6CB1834" w14:textId="77777777" w:rsidR="00CC351A" w:rsidRPr="00CC351A" w:rsidRDefault="00CC351A" w:rsidP="00CC351A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CC351A">
        <w:rPr>
          <w:rFonts w:ascii="Times New Roman" w:hAnsi="Times New Roman" w:cs="Times New Roman"/>
          <w:noProof/>
          <w:sz w:val="24"/>
          <w:szCs w:val="24"/>
        </w:rPr>
        <w:t xml:space="preserve">Reski, R. (2019). </w:t>
      </w:r>
      <w:r w:rsidRPr="00CC351A">
        <w:rPr>
          <w:rFonts w:ascii="Times New Roman" w:hAnsi="Times New Roman" w:cs="Times New Roman"/>
          <w:i/>
          <w:iCs/>
          <w:noProof/>
          <w:sz w:val="24"/>
          <w:szCs w:val="24"/>
        </w:rPr>
        <w:t>Proses Digitalisasi Karya Ilmiah di Perpustakaan Universitas Islam Negeri Sumatera Utara (UIN-SU)</w:t>
      </w:r>
      <w:r w:rsidRPr="00CC351A">
        <w:rPr>
          <w:rFonts w:ascii="Times New Roman" w:hAnsi="Times New Roman" w:cs="Times New Roman"/>
          <w:noProof/>
          <w:sz w:val="24"/>
          <w:szCs w:val="24"/>
        </w:rPr>
        <w:t>. Universitas Sumatera Utara.</w:t>
      </w:r>
    </w:p>
    <w:p w14:paraId="6FDDB8CD" w14:textId="2D389E45" w:rsidR="00CC351A" w:rsidRPr="00CC351A" w:rsidRDefault="00CC351A" w:rsidP="003A50F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CC351A" w:rsidRPr="00CC351A" w:rsidSect="003E256E">
      <w:pgSz w:w="12240" w:h="15840"/>
      <w:pgMar w:top="2268" w:right="1183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050FBE"/>
    <w:multiLevelType w:val="hybridMultilevel"/>
    <w:tmpl w:val="B39C0012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AA60392"/>
    <w:multiLevelType w:val="hybridMultilevel"/>
    <w:tmpl w:val="EDCC3EC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C4B1A7C"/>
    <w:multiLevelType w:val="hybridMultilevel"/>
    <w:tmpl w:val="F02080E8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654E"/>
    <w:rsid w:val="0001403E"/>
    <w:rsid w:val="0001773B"/>
    <w:rsid w:val="000B540F"/>
    <w:rsid w:val="000C7AAF"/>
    <w:rsid w:val="000D6145"/>
    <w:rsid w:val="000E33CD"/>
    <w:rsid w:val="001011D6"/>
    <w:rsid w:val="001013EF"/>
    <w:rsid w:val="001363A1"/>
    <w:rsid w:val="001A79A5"/>
    <w:rsid w:val="001B6434"/>
    <w:rsid w:val="00377740"/>
    <w:rsid w:val="0038457C"/>
    <w:rsid w:val="003849C8"/>
    <w:rsid w:val="00392C2A"/>
    <w:rsid w:val="003A50F2"/>
    <w:rsid w:val="003C5ADC"/>
    <w:rsid w:val="003E256E"/>
    <w:rsid w:val="003E41A3"/>
    <w:rsid w:val="003F29E5"/>
    <w:rsid w:val="00401E3E"/>
    <w:rsid w:val="00415431"/>
    <w:rsid w:val="0047282C"/>
    <w:rsid w:val="004751BB"/>
    <w:rsid w:val="0047654E"/>
    <w:rsid w:val="00487FB7"/>
    <w:rsid w:val="004A2F5B"/>
    <w:rsid w:val="004F038C"/>
    <w:rsid w:val="00504BF6"/>
    <w:rsid w:val="00513A53"/>
    <w:rsid w:val="0052046E"/>
    <w:rsid w:val="00563F6F"/>
    <w:rsid w:val="005F6296"/>
    <w:rsid w:val="00677380"/>
    <w:rsid w:val="00783FC8"/>
    <w:rsid w:val="00785B7D"/>
    <w:rsid w:val="007B4AC4"/>
    <w:rsid w:val="007D1A7F"/>
    <w:rsid w:val="007F3418"/>
    <w:rsid w:val="00802A12"/>
    <w:rsid w:val="00804381"/>
    <w:rsid w:val="00813233"/>
    <w:rsid w:val="00831B84"/>
    <w:rsid w:val="008723E8"/>
    <w:rsid w:val="00897B83"/>
    <w:rsid w:val="008A54AB"/>
    <w:rsid w:val="008B2DCD"/>
    <w:rsid w:val="0092578C"/>
    <w:rsid w:val="009D5FF1"/>
    <w:rsid w:val="009E0E1D"/>
    <w:rsid w:val="00A14D5F"/>
    <w:rsid w:val="00A15FCD"/>
    <w:rsid w:val="00A74A66"/>
    <w:rsid w:val="00AD7323"/>
    <w:rsid w:val="00AE297F"/>
    <w:rsid w:val="00AF505A"/>
    <w:rsid w:val="00B45544"/>
    <w:rsid w:val="00C07FC1"/>
    <w:rsid w:val="00C6060A"/>
    <w:rsid w:val="00C75247"/>
    <w:rsid w:val="00C96DD5"/>
    <w:rsid w:val="00CC351A"/>
    <w:rsid w:val="00D247AF"/>
    <w:rsid w:val="00D462C9"/>
    <w:rsid w:val="00D46929"/>
    <w:rsid w:val="00D63F26"/>
    <w:rsid w:val="00DA24F7"/>
    <w:rsid w:val="00ED3A4F"/>
    <w:rsid w:val="00EE2593"/>
    <w:rsid w:val="00EF4768"/>
    <w:rsid w:val="00FF60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65F876"/>
  <w15:chartTrackingRefBased/>
  <w15:docId w15:val="{D699A48E-DA5D-4468-9C45-F896C8E615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A54A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F29E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F29E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digital.library.uii.ac.id" TargetMode="Externa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digital-library.uii.ac.id" TargetMode="Externa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A13320-22C0-4699-A0CB-5E587C3759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0</Pages>
  <Words>2440</Words>
  <Characters>13912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if Cahyo Bachtiar, S.IP., M.A.</dc:creator>
  <cp:keywords/>
  <dc:description/>
  <cp:lastModifiedBy>Neneng Asaniyah</cp:lastModifiedBy>
  <cp:revision>12</cp:revision>
  <dcterms:created xsi:type="dcterms:W3CDTF">2021-12-17T02:02:00Z</dcterms:created>
  <dcterms:modified xsi:type="dcterms:W3CDTF">2021-12-17T0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turabian-fullnote-bibliography</vt:lpwstr>
  </property>
  <property fmtid="{D5CDD505-2E9C-101B-9397-08002B2CF9AE}" pid="21" name="Mendeley Recent Style Name 9_1">
    <vt:lpwstr>Turabian 8th edition (full no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8abe986-3f93-3d51-bda0-0322bc85b3d2</vt:lpwstr>
  </property>
  <property fmtid="{D5CDD505-2E9C-101B-9397-08002B2CF9AE}" pid="24" name="Mendeley Citation Style_1">
    <vt:lpwstr>http://www.zotero.org/styles/apa</vt:lpwstr>
  </property>
</Properties>
</file>